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13F6D334"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A76A79">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4E499DA7"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establish 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3B98434"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1788DF1"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A76A79">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A76A79">
        <w:t>Methods</w:t>
      </w:r>
      <w:r w:rsidR="00ED0580">
        <w:fldChar w:fldCharType="end"/>
      </w:r>
      <w:r w:rsidR="00ED0580">
        <w:t xml:space="preserve"> </w:t>
      </w:r>
      <w:r w:rsidR="00C46D31">
        <w:t>for details on each component)</w:t>
      </w:r>
      <w:r w:rsidR="00B77B21">
        <w:t>.</w:t>
      </w:r>
    </w:p>
    <w:p w14:paraId="40865892" w14:textId="0A8C6A91"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A76A79" w:rsidRPr="0045686C">
        <w:rPr>
          <w:rFonts w:eastAsiaTheme="minorEastAsia"/>
        </w:rPr>
        <w:t>Eq.</w:t>
      </w:r>
      <w:r w:rsidR="00A76A79">
        <w:rPr>
          <w:rFonts w:eastAsiaTheme="minorEastAsia"/>
        </w:rPr>
        <w:t xml:space="preserve"> </w:t>
      </w:r>
      <w:r w:rsidR="00A76A79"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A76A79">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A76A79" w:rsidRPr="0045686C">
        <w:rPr>
          <w:rFonts w:eastAsiaTheme="minorEastAsia"/>
        </w:rPr>
        <w:t>Eq.</w:t>
      </w:r>
      <w:r w:rsidR="00A76A79">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A76A79">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A76A79">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A76A79">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13838A01" w14:textId="73B6CAAC" w:rsidR="00DE0A16" w:rsidRPr="00DE0A16" w:rsidRDefault="00F87A75" w:rsidP="0067252E">
      <w:pPr>
        <w:pStyle w:val="Heading3"/>
      </w:pPr>
      <w:bookmarkStart w:id="7" w:name="_Ref444765587"/>
      <w:r>
        <w:t>Fig</w:t>
      </w:r>
      <w:r w:rsidR="00372A40">
        <w:t>ure</w:t>
      </w:r>
      <w:r w:rsidR="00BD3E3E">
        <w:t xml:space="preserve"> 1</w:t>
      </w:r>
      <w:bookmarkEnd w:id="7"/>
    </w:p>
    <w:p w14:paraId="20901FC1" w14:textId="3F4D5AC3" w:rsidR="00E7135D" w:rsidRDefault="00D42BE5" w:rsidP="0067252E">
      <w:pPr>
        <w:pStyle w:val="Heading3"/>
      </w:pPr>
      <w:r>
        <w:t>Schematic</w:t>
      </w:r>
      <w:r w:rsidR="00CE7F08">
        <w:t xml:space="preserve"> of the </w:t>
      </w:r>
      <w:r w:rsidR="00E7135D" w:rsidRPr="00E7135D">
        <w:t>Camoco framework</w:t>
      </w:r>
    </w:p>
    <w:p w14:paraId="541EFC10" w14:textId="3FE19634" w:rsidR="00E7135D" w:rsidRDefault="00B61812" w:rsidP="0067252E">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07D34EE7" w:rsidR="002B1DB8" w:rsidRDefault="002B131F" w:rsidP="0067252E">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67252E">
      <w:pPr>
        <w:pStyle w:val="Heading3"/>
      </w:pPr>
      <w:bookmarkStart w:id="8" w:name="_Ref458774860"/>
      <w:r>
        <w:t>Table 1</w:t>
      </w:r>
      <w:bookmarkEnd w:id="8"/>
    </w:p>
    <w:bookmarkStart w:id="9" w:name="_MON_1572093905"/>
    <w:bookmarkEnd w:id="9"/>
    <w:p w14:paraId="25F4B9DA" w14:textId="77777777" w:rsidR="007460B0" w:rsidRPr="00894AFE" w:rsidRDefault="007460B0" w:rsidP="0067252E">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74.2pt" o:ole="">
            <v:imagedata r:id="rId15" o:title=""/>
          </v:shape>
          <o:OLEObject Type="Embed" ProgID="Excel.Sheet.12" ShapeID="_x0000_i1025" DrawAspect="Content" ObjectID="_1573549334" r:id="rId16"/>
        </w:object>
      </w:r>
    </w:p>
    <w:p w14:paraId="388AA1AF" w14:textId="77777777" w:rsidR="007460B0" w:rsidRDefault="007460B0" w:rsidP="0067252E">
      <w:pPr>
        <w:pStyle w:val="Heading4"/>
      </w:pPr>
      <w:r>
        <w:t>Significantly co-expressed GO terms</w:t>
      </w:r>
    </w:p>
    <w:p w14:paraId="25A32F7D" w14:textId="2382824C" w:rsidR="007460B0" w:rsidRDefault="007460B0" w:rsidP="0067252E">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A76A79" w:rsidRPr="0045686C">
        <w:t>Eq.</w:t>
      </w:r>
      <w:r w:rsidR="00A76A79">
        <w:t xml:space="preserve"> </w:t>
      </w:r>
      <w:r w:rsidR="00A76A79" w:rsidRPr="0045686C">
        <w:t>1</w:t>
      </w:r>
      <w:r>
        <w:fldChar w:fldCharType="end"/>
      </w:r>
      <w:r>
        <w:t>) and locality (</w:t>
      </w:r>
      <w:r>
        <w:fldChar w:fldCharType="begin"/>
      </w:r>
      <w:r>
        <w:instrText xml:space="preserve"> REF _Ref464049667 \h  \* MERGEFORMAT </w:instrText>
      </w:r>
      <w:r>
        <w:fldChar w:fldCharType="separate"/>
      </w:r>
      <w:r w:rsidR="00A76A79">
        <w:t>Eq. 2</w:t>
      </w:r>
      <w:r>
        <w:fldChar w:fldCharType="end"/>
      </w:r>
      <w:r>
        <w:t>). Significance of co-expression metrics was assessed by comparing values to 1,000 random gene sets of the same size.</w:t>
      </w:r>
    </w:p>
    <w:p w14:paraId="73B706B8" w14:textId="1350CE39"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A76A79">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A76A79">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28F407"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A76A7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A76A79">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A76A79">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A76A79">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A76A79">
        <w:t>Supp. Table 1</w:t>
      </w:r>
      <w:r w:rsidR="00452442">
        <w:fldChar w:fldCharType="end"/>
      </w:r>
      <w:r w:rsidR="00B41120">
        <w:t>)</w:t>
      </w:r>
      <w:r w:rsidR="003246AF">
        <w:t>.</w:t>
      </w:r>
      <w:r w:rsidR="006E1CA7">
        <w:t xml:space="preserve"> </w:t>
      </w:r>
    </w:p>
    <w:p w14:paraId="2B7B317A" w14:textId="199E1A4C" w:rsidR="003448F4" w:rsidRDefault="00A1751F" w:rsidP="0067252E">
      <w:pPr>
        <w:pStyle w:val="Heading3"/>
      </w:pPr>
      <w:bookmarkStart w:id="10" w:name="_Ref458774880"/>
      <w:r>
        <w:t>Table 2</w:t>
      </w:r>
      <w:bookmarkEnd w:id="10"/>
    </w:p>
    <w:p w14:paraId="616389E8" w14:textId="448FCD27" w:rsidR="00AD318C" w:rsidRPr="00AD318C" w:rsidRDefault="003037C6" w:rsidP="0067252E">
      <w:r>
        <w:object w:dxaOrig="11780" w:dyaOrig="1474" w14:anchorId="1EFDD5EE">
          <v:shape id="_x0000_i1026" type="#_x0000_t75" style="width:468pt;height:62.75pt" o:ole="">
            <v:imagedata r:id="rId17" o:title=""/>
          </v:shape>
          <o:OLEObject Type="Embed" ProgID="Excel.Sheet.12" ShapeID="_x0000_i1026" DrawAspect="Content" ObjectID="_1573549335" r:id="rId18"/>
        </w:object>
      </w:r>
    </w:p>
    <w:p w14:paraId="2AD35FD3" w14:textId="77777777" w:rsidR="00A1751F" w:rsidRDefault="00A1751F" w:rsidP="0067252E">
      <w:pPr>
        <w:pStyle w:val="Heading4"/>
      </w:pPr>
      <w:r>
        <w:t>Gene co-expression network cluster assignments</w:t>
      </w:r>
    </w:p>
    <w:p w14:paraId="0A0FE983" w14:textId="704FAD87" w:rsidR="00A1751F" w:rsidRDefault="00A1751F" w:rsidP="0067252E">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153B0102"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A76A79">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A76A79">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A76A79">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A76A79">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67252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165B0EB8" w:rsidR="00760BC6" w:rsidRDefault="00015762" w:rsidP="0067252E">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8D33AC">
        <w:t xml:space="preserve"> </w:t>
      </w:r>
      <w:r w:rsidR="00493EDC">
        <w:t>inset).</w:t>
      </w:r>
    </w:p>
    <w:p w14:paraId="0D0D0324" w14:textId="01D2D0EE" w:rsidR="00651B1D" w:rsidRPr="00651B1D" w:rsidRDefault="00760BC6" w:rsidP="0067252E">
      <w:pPr>
        <w:pStyle w:val="Heading3"/>
      </w:pPr>
      <w:bookmarkStart w:id="11" w:name="_Ref487124030"/>
      <w:r>
        <w:t>Fig</w:t>
      </w:r>
      <w:r w:rsidR="00372A40">
        <w:t>ure</w:t>
      </w:r>
      <w:r>
        <w:t xml:space="preserve"> 2</w:t>
      </w:r>
      <w:bookmarkEnd w:id="11"/>
    </w:p>
    <w:p w14:paraId="50BAD27B" w14:textId="307FD9A1" w:rsidR="00760BC6" w:rsidRDefault="00760BC6" w:rsidP="0067252E">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67252E">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618D09E2"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A76A79">
        <w:t>Methods</w:t>
      </w:r>
      <w:r w:rsidR="008C083D">
        <w:fldChar w:fldCharType="end"/>
      </w:r>
      <w:r>
        <w:t>).</w:t>
      </w:r>
    </w:p>
    <w:p w14:paraId="605FA8FD" w14:textId="77777777" w:rsidR="00F32D68" w:rsidRDefault="00F32D68" w:rsidP="0067252E">
      <w:pPr>
        <w:pStyle w:val="Heading2"/>
      </w:pPr>
      <w:r>
        <w:t>Evaluation of the Camoco framework</w:t>
      </w:r>
    </w:p>
    <w:p w14:paraId="50E2EA3F" w14:textId="19DF988D"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A76A79">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37DAF7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A76A79">
        <w:t>Eq. 6</w:t>
      </w:r>
      <w:r w:rsidR="005364E4">
        <w:fldChar w:fldCharType="end"/>
      </w:r>
      <w:r w:rsidR="00126FBB">
        <w:t>)</w:t>
      </w:r>
      <w:r w:rsidR="00066CFC">
        <w:t>.</w:t>
      </w:r>
    </w:p>
    <w:p w14:paraId="5E85A01F" w14:textId="0EF7B1A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A76A79">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6B20A0CC" w:rsidR="008D7F45" w:rsidRDefault="001C046B" w:rsidP="0067252E">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A76A79">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04DC661C" w14:textId="03AA3736" w:rsidR="00674C1A" w:rsidRPr="00674C1A" w:rsidRDefault="008259D0" w:rsidP="0067252E">
      <w:pPr>
        <w:pStyle w:val="Heading3"/>
        <w:jc w:val="left"/>
      </w:pPr>
      <w:bookmarkStart w:id="12" w:name="_Ref456807908"/>
      <w:bookmarkStart w:id="13" w:name="_Ref458794783"/>
      <w:r>
        <w:t>Fig</w:t>
      </w:r>
      <w:r w:rsidR="00372A40">
        <w:t>ure</w:t>
      </w:r>
      <w:r>
        <w:t xml:space="preserve"> 3</w:t>
      </w:r>
      <w:bookmarkEnd w:id="12"/>
      <w:bookmarkEnd w:id="13"/>
    </w:p>
    <w:p w14:paraId="60426CDC" w14:textId="059584FC" w:rsidR="008259D0" w:rsidRDefault="00AB785E" w:rsidP="0067252E">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67252E">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67252E">
      <w:pPr>
        <w:pStyle w:val="Heading3"/>
        <w:jc w:val="left"/>
      </w:pPr>
      <w:r>
        <w:t>Simulated GWAS datasets s</w:t>
      </w:r>
      <w:r w:rsidR="00AA6D61">
        <w:t>how robust co-expression s</w:t>
      </w:r>
      <w:r w:rsidR="00F43151">
        <w:t>ignal to MCR</w:t>
      </w:r>
      <w:r w:rsidR="001A50B4">
        <w:t xml:space="preserve"> and FCR</w:t>
      </w:r>
    </w:p>
    <w:p w14:paraId="2987E712" w14:textId="6E6760FD" w:rsidR="009838D1" w:rsidRDefault="00727EAC" w:rsidP="0067252E">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A76A79">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A76A79">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A76A79">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0B2CD21F" w14:textId="4C5A9AF3" w:rsidR="00F138B4" w:rsidRPr="00F138B4" w:rsidRDefault="009838D1" w:rsidP="0067252E">
      <w:pPr>
        <w:pStyle w:val="Heading3"/>
        <w:jc w:val="left"/>
      </w:pPr>
      <w:bookmarkStart w:id="14" w:name="_Ref458700744"/>
      <w:r>
        <w:t>Fig</w:t>
      </w:r>
      <w:r w:rsidR="00073DA0">
        <w:t>ure</w:t>
      </w:r>
      <w:r>
        <w:t xml:space="preserve"> 4</w:t>
      </w:r>
      <w:bookmarkStart w:id="15" w:name="EditPoint"/>
      <w:bookmarkEnd w:id="14"/>
      <w:bookmarkEnd w:id="15"/>
    </w:p>
    <w:p w14:paraId="04F741E3" w14:textId="67BAC558" w:rsidR="009838D1" w:rsidRDefault="009838D1" w:rsidP="0067252E">
      <w:pPr>
        <w:pStyle w:val="Heading4"/>
        <w:jc w:val="left"/>
      </w:pPr>
      <w:r>
        <w:t xml:space="preserve">Strength of co-expression among GO </w:t>
      </w:r>
      <w:r w:rsidR="00F92705">
        <w:t>t</w:t>
      </w:r>
      <w:r>
        <w:t>erms at varying levels of MCR</w:t>
      </w:r>
    </w:p>
    <w:p w14:paraId="1CA74236" w14:textId="08348D02" w:rsidR="009838D1" w:rsidRDefault="009838D1" w:rsidP="0067252E">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67FF5D2E"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A76A79">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B89672"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A76A79">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11A6E7B" w:rsidR="009838D1" w:rsidRDefault="001A50B4" w:rsidP="0067252E">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A76A79">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A76A79">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A76A79">
        <w:t>Figure 5</w:t>
      </w:r>
      <w:r w:rsidR="00A95AC6">
        <w:fldChar w:fldCharType="end"/>
      </w:r>
      <w:r w:rsidR="00675CBA">
        <w:t>)</w:t>
      </w:r>
      <w:r w:rsidR="00F30EC0">
        <w:t>.</w:t>
      </w:r>
    </w:p>
    <w:p w14:paraId="440A0994" w14:textId="274167A5" w:rsidR="00B2729E" w:rsidRPr="00B2729E" w:rsidRDefault="009838D1" w:rsidP="0067252E">
      <w:pPr>
        <w:pStyle w:val="Heading3"/>
        <w:jc w:val="left"/>
      </w:pPr>
      <w:bookmarkStart w:id="16" w:name="_Ref458721156"/>
      <w:bookmarkStart w:id="17" w:name="_Ref447197618"/>
      <w:r>
        <w:t>Fig</w:t>
      </w:r>
      <w:r w:rsidR="00775A30">
        <w:t>ure</w:t>
      </w:r>
      <w:r>
        <w:t xml:space="preserve"> 5</w:t>
      </w:r>
      <w:bookmarkEnd w:id="16"/>
      <w:bookmarkEnd w:id="17"/>
    </w:p>
    <w:p w14:paraId="7F973D81" w14:textId="3199D20C" w:rsidR="009838D1" w:rsidRDefault="009838D1" w:rsidP="0067252E">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67252E">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0574D66F"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A76A79">
        <w:t>Figure 5</w:t>
      </w:r>
      <w:r w:rsidR="003F6E01">
        <w:fldChar w:fldCharType="end"/>
      </w:r>
      <w:r w:rsidR="003F6E01">
        <w:t xml:space="preserve"> box</w:t>
      </w:r>
      <w:r w:rsidR="00E66D9D">
        <w:t xml:space="preserve"> </w:t>
      </w:r>
      <w:r w:rsidR="003F6E01">
        <w:t>plots)</w:t>
      </w:r>
      <w:r w:rsidR="0018098B">
        <w:t>.</w:t>
      </w:r>
    </w:p>
    <w:p w14:paraId="0F05FE68" w14:textId="13742A6D"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A76A79">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A76A79">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ADAC2E1"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A76A79">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6808AF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A76A79">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C1C25CA" w:rsidR="00AE2F07" w:rsidRDefault="005619D7" w:rsidP="0067252E">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A76A79">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962EED">
        <w:t>Table 3</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A76A79">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A5397A">
        <w:t>)</w:t>
      </w:r>
      <w:r w:rsidR="0099736B">
        <w:t>.</w:t>
      </w:r>
    </w:p>
    <w:p w14:paraId="4D9BA927" w14:textId="133B5902" w:rsidR="00EF25AA" w:rsidRDefault="00904EF0" w:rsidP="007349D2">
      <w:pPr>
        <w:pStyle w:val="Heading3"/>
      </w:pPr>
      <w:bookmarkStart w:id="18" w:name="_Ref499548832"/>
      <w:r>
        <w:t>Table 3</w:t>
      </w:r>
      <w:bookmarkEnd w:id="18"/>
    </w:p>
    <w:p w14:paraId="66D250DB" w14:textId="1B5BE5BF" w:rsidR="007349D2" w:rsidRPr="007349D2" w:rsidRDefault="007349D2" w:rsidP="007349D2">
      <w:r>
        <w:object w:dxaOrig="17955" w:dyaOrig="6767" w14:anchorId="3829ABBC">
          <v:shape id="_x0000_i1027" type="#_x0000_t75" style="width:482.2pt;height:182.2pt" o:ole="">
            <v:imagedata r:id="rId19" o:title=""/>
          </v:shape>
          <o:OLEObject Type="Embed" ProgID="Excel.Sheet.12" ShapeID="_x0000_i1027" DrawAspect="Content" ObjectID="_1573549336" r:id="rId20"/>
        </w:object>
      </w:r>
    </w:p>
    <w:p w14:paraId="32538809" w14:textId="77777777" w:rsidR="00904EF0" w:rsidRDefault="00904EF0" w:rsidP="0067252E">
      <w:pPr>
        <w:pStyle w:val="Heading4"/>
      </w:pPr>
      <w:r>
        <w:t>Maize grain ionome SNP-to-gene mapping results</w:t>
      </w:r>
    </w:p>
    <w:p w14:paraId="499682D5" w14:textId="5FA02334" w:rsidR="0049242C" w:rsidRDefault="0049242C" w:rsidP="0067252E">
      <w:pPr>
        <w:pStyle w:val="Subtitle"/>
      </w:pPr>
      <w:r>
        <w:t xml:space="preserve">Significant </w:t>
      </w:r>
      <w:r w:rsidR="0074218A">
        <w:t xml:space="preserve">GWAS </w:t>
      </w:r>
      <w:r>
        <w:t xml:space="preserve">SNPs associated with the maize grain </w:t>
      </w:r>
      <w:r w:rsidR="00864981">
        <w:t>i</w:t>
      </w:r>
      <w:r>
        <w:t>onome were mapped to candidate genes</w:t>
      </w:r>
      <w:r w:rsidR="00700376">
        <w:t>.</w:t>
      </w:r>
      <w:r>
        <w:t xml:space="preserve"> SNPs</w:t>
      </w:r>
      <w:r w:rsidR="00700376">
        <w:t xml:space="preserve"> within </w:t>
      </w:r>
      <w:r>
        <w:t>overlappin</w:t>
      </w:r>
      <w:r w:rsidR="0074218A">
        <w:t>g windows</w:t>
      </w:r>
      <w:r w:rsidR="00700376">
        <w:t xml:space="preserve"> were collapsed down to Effective L</w:t>
      </w:r>
      <w:r w:rsidR="0074218A">
        <w:t>oci</w:t>
      </w:r>
      <w:r w:rsidR="00D64198">
        <w:t>. Candidate genes were mapped by</w:t>
      </w:r>
      <w:r>
        <w:t xml:space="preserve"> taking genes upstream and</w:t>
      </w:r>
      <w:r w:rsidR="00EB141E">
        <w:t xml:space="preserve"> downstream</w:t>
      </w:r>
      <w:r w:rsidR="000B2532">
        <w:t xml:space="preserve"> (designated by Window Size)</w:t>
      </w:r>
      <w:r w:rsidR="00EB141E">
        <w:t xml:space="preserve"> of the effective locus</w:t>
      </w:r>
      <w:r w:rsidR="00B07C78">
        <w:t>,</w:t>
      </w:r>
      <w:r>
        <w:t xml:space="preserve"> up to the</w:t>
      </w:r>
      <w:r w:rsidR="00336DD1">
        <w:t xml:space="preserve"> maximum designated by Flank L</w:t>
      </w:r>
      <w:r>
        <w:t>imit.</w:t>
      </w:r>
    </w:p>
    <w:p w14:paraId="15BA9A53" w14:textId="2F772D10" w:rsidR="00E203B0" w:rsidRDefault="00E203B0" w:rsidP="0067252E">
      <w:pPr>
        <w:pStyle w:val="Heading3"/>
      </w:pPr>
      <w:r>
        <w:t>Camoco identifies high</w:t>
      </w:r>
      <w:r w:rsidR="00864981">
        <w:t>-</w:t>
      </w:r>
      <w:r>
        <w:t>priority candidate causal genes under ionomic GWAS loci</w:t>
      </w:r>
    </w:p>
    <w:p w14:paraId="32BF194D" w14:textId="00817D79" w:rsidR="00F11BB0"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A76A79">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A76A79">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A76A79">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A76A79">
        <w:t>Methods</w:t>
      </w:r>
      <w:r w:rsidR="001D7079">
        <w:fldChar w:fldCharType="end"/>
      </w:r>
      <w:r>
        <w:t>).</w:t>
      </w:r>
    </w:p>
    <w:p w14:paraId="477AA190" w14:textId="4B5C4491" w:rsidR="004A497C" w:rsidRPr="004A497C" w:rsidRDefault="001C0928" w:rsidP="0067252E">
      <w:pPr>
        <w:pStyle w:val="Heading3"/>
      </w:pPr>
      <w:bookmarkStart w:id="19" w:name="_Ref489428564"/>
      <w:r>
        <w:t>Fig</w:t>
      </w:r>
      <w:r w:rsidR="008E1513">
        <w:t>ure</w:t>
      </w:r>
      <w:r>
        <w:t xml:space="preserve"> 6</w:t>
      </w:r>
      <w:bookmarkEnd w:id="19"/>
    </w:p>
    <w:p w14:paraId="246DA9EE" w14:textId="77777777" w:rsidR="001C0928" w:rsidRDefault="001C0928" w:rsidP="0067252E">
      <w:pPr>
        <w:pStyle w:val="Heading4"/>
      </w:pPr>
      <w:r>
        <w:t>Number of intervening genes between HPO gene and GWAS locus</w:t>
      </w:r>
    </w:p>
    <w:p w14:paraId="1E1CC9AF" w14:textId="2F786FE5" w:rsidR="001C0928" w:rsidRPr="002503F4" w:rsidRDefault="001C0928" w:rsidP="0067252E">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shows the distance between the center of HPO genes and the center of the effective locus identified by GWAS.</w:t>
      </w:r>
    </w:p>
    <w:p w14:paraId="1C260579" w14:textId="38D02A8B" w:rsidR="00F11BB0" w:rsidRDefault="002172E7" w:rsidP="0067252E">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A76A79">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A76A79">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7252E">
        <w:instrText xml:space="preserve"> \* MERGEFORMAT </w:instrText>
      </w:r>
      <w:r w:rsidR="00644366">
        <w:fldChar w:fldCharType="separate"/>
      </w:r>
      <w:r w:rsidR="00A76A79">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67252E">
      <w:pPr>
        <w:pStyle w:val="Heading3"/>
      </w:pPr>
      <w:bookmarkStart w:id="20" w:name="_Ref485996339"/>
      <w:r>
        <w:t>Table 4</w:t>
      </w:r>
      <w:bookmarkEnd w:id="20"/>
    </w:p>
    <w:p w14:paraId="747A3A29" w14:textId="3A1435B1" w:rsidR="008B069A" w:rsidRPr="008B069A" w:rsidRDefault="002E4050" w:rsidP="0067252E">
      <w:r>
        <w:object w:dxaOrig="13492" w:dyaOrig="6200" w14:anchorId="537EBEB7">
          <v:shape id="_x0000_i1028" type="#_x0000_t75" style="width:459.8pt;height:211.65pt" o:ole="">
            <v:imagedata r:id="rId21" o:title=""/>
          </v:shape>
          <o:OLEObject Type="Embed" ProgID="Excel.Sheet.12" ShapeID="_x0000_i1028" DrawAspect="Content" ObjectID="_1573549337" r:id="rId22"/>
        </w:object>
      </w:r>
    </w:p>
    <w:p w14:paraId="72C9BBD8" w14:textId="48D27B24" w:rsidR="00F11BB0" w:rsidRDefault="00F11BB0" w:rsidP="0067252E">
      <w:pPr>
        <w:pStyle w:val="Heading4"/>
      </w:pPr>
      <w:r>
        <w:t xml:space="preserve">Maize </w:t>
      </w:r>
      <w:r w:rsidR="000131BB">
        <w:t>grain ionome high-priority candidate genes</w:t>
      </w:r>
    </w:p>
    <w:p w14:paraId="403832D9" w14:textId="6647B249" w:rsidR="00F11BB0" w:rsidRDefault="00F11BB0" w:rsidP="0067252E">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67252E">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A41496B"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A76A79">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A76A79">
        <w:t>Supp. Table 6</w:t>
      </w:r>
      <w:r w:rsidR="00D277DD">
        <w:fldChar w:fldCharType="end"/>
      </w:r>
      <w:r w:rsidR="00D277DD">
        <w:t xml:space="preserve">). </w:t>
      </w:r>
    </w:p>
    <w:p w14:paraId="3A96A16E" w14:textId="11983BA8" w:rsidR="001A512B" w:rsidRPr="001A512B" w:rsidRDefault="00162DC9" w:rsidP="0067252E">
      <w:pPr>
        <w:pStyle w:val="Heading3"/>
      </w:pPr>
      <w:bookmarkStart w:id="21" w:name="_Ref487144620"/>
      <w:r>
        <w:t>Fig</w:t>
      </w:r>
      <w:r w:rsidR="000131BB">
        <w:t>ure</w:t>
      </w:r>
      <w:r w:rsidR="00663C67">
        <w:t xml:space="preserve"> 7</w:t>
      </w:r>
      <w:bookmarkEnd w:id="21"/>
    </w:p>
    <w:p w14:paraId="1F6B0E4D" w14:textId="2CEA3C55" w:rsidR="00162DC9" w:rsidRDefault="00162DC9" w:rsidP="0067252E">
      <w:pPr>
        <w:pStyle w:val="Heading4"/>
      </w:pPr>
      <w:r>
        <w:t xml:space="preserve">HPO </w:t>
      </w:r>
      <w:r w:rsidR="000131BB">
        <w:t>g</w:t>
      </w:r>
      <w:r>
        <w:t xml:space="preserve">enes for Cd and Se in the ZmRoot </w:t>
      </w:r>
      <w:r w:rsidR="000131BB">
        <w:t>n</w:t>
      </w:r>
      <w:r>
        <w:t>etwork</w:t>
      </w:r>
    </w:p>
    <w:p w14:paraId="6910540C" w14:textId="5901C004" w:rsidR="00162DC9" w:rsidRPr="00162DC9" w:rsidRDefault="009E1D64" w:rsidP="0067252E">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A76A79">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68F0DC3" w:rsidR="00D277DD" w:rsidRDefault="00D277DD" w:rsidP="0067252E">
      <w:r>
        <w:fldChar w:fldCharType="begin"/>
      </w:r>
      <w:r>
        <w:instrText xml:space="preserve"> REF _Ref487144620 \h </w:instrText>
      </w:r>
      <w:r w:rsidR="00BD7995">
        <w:instrText xml:space="preserve"> \* MERGEFORMAT </w:instrText>
      </w:r>
      <w:r>
        <w:fldChar w:fldCharType="separate"/>
      </w:r>
      <w:r w:rsidR="00A76A79">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A76A79">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A76A79">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67252E">
      <w:pPr>
        <w:pStyle w:val="Heading3"/>
      </w:pPr>
      <w:r w:rsidRPr="00584799">
        <w:t>Density and locality network metrics provide complementary information</w:t>
      </w:r>
    </w:p>
    <w:p w14:paraId="6ADC3677" w14:textId="6FCDD2AD"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A76A79" w:rsidRPr="0045686C">
        <w:rPr>
          <w:rFonts w:eastAsiaTheme="minorEastAsia"/>
        </w:rPr>
        <w:t>Eq.</w:t>
      </w:r>
      <w:r w:rsidR="00A76A79">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A76A79">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A76A79">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A76A79">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A76A79">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A76A79">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A76A79">
        <w:t>Discussion</w:t>
      </w:r>
      <w:r w:rsidR="00F301D2">
        <w:fldChar w:fldCharType="end"/>
      </w:r>
      <w:r w:rsidR="00F301D2">
        <w:t>)</w:t>
      </w:r>
      <w:r w:rsidR="00013CDC">
        <w:t xml:space="preserve">. </w:t>
      </w:r>
    </w:p>
    <w:p w14:paraId="1D226F8A" w14:textId="7D3E7511" w:rsidR="00F11BB0" w:rsidRDefault="00F11BB0" w:rsidP="0067252E">
      <w:pPr>
        <w:pStyle w:val="Heading3"/>
      </w:pPr>
      <w:r w:rsidRPr="007D6510">
        <w:t>Most candidate causal genes are trait</w:t>
      </w:r>
      <w:r w:rsidR="00B840AF">
        <w:t xml:space="preserve"> </w:t>
      </w:r>
      <w:r w:rsidRPr="007D6510">
        <w:t>specific</w:t>
      </w:r>
    </w:p>
    <w:p w14:paraId="4D1DC1CC" w14:textId="295CBA90" w:rsidR="00F11BB0" w:rsidRDefault="00F11BB0" w:rsidP="0067252E">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A76A79">
        <w:t>Supp. Table 8</w:t>
      </w:r>
      <w:r w:rsidR="0055150D">
        <w:fldChar w:fldCharType="end"/>
      </w:r>
      <w:r>
        <w:t>).</w:t>
      </w:r>
    </w:p>
    <w:p w14:paraId="09A07F96" w14:textId="27CF1C1C" w:rsidR="00F11BB0" w:rsidRDefault="00F11BB0" w:rsidP="0067252E">
      <w:pPr>
        <w:pStyle w:val="Heading3"/>
      </w:pPr>
      <w:bookmarkStart w:id="22" w:name="_Ref486000600"/>
      <w:r>
        <w:t>Table 5</w:t>
      </w:r>
      <w:bookmarkEnd w:id="22"/>
    </w:p>
    <w:p w14:paraId="4F761D90" w14:textId="2EF7A199" w:rsidR="00844AFF" w:rsidRPr="00844AFF" w:rsidRDefault="00931CD7" w:rsidP="0067252E">
      <w:r>
        <w:object w:dxaOrig="14227" w:dyaOrig="4505" w14:anchorId="357D371F">
          <v:shape id="_x0000_i1029" type="#_x0000_t75" style="width:471.8pt;height:149.45pt" o:ole="">
            <v:imagedata r:id="rId23" o:title=""/>
          </v:shape>
          <o:OLEObject Type="Embed" ProgID="Excel.Sheet.12" ShapeID="_x0000_i1029" DrawAspect="Content" ObjectID="_1573549338" r:id="rId24"/>
        </w:object>
      </w:r>
    </w:p>
    <w:p w14:paraId="6D4B541D" w14:textId="77777777" w:rsidR="00F11BB0" w:rsidRPr="00975FFB" w:rsidRDefault="00F11BB0" w:rsidP="0067252E">
      <w:pPr>
        <w:pStyle w:val="Heading4"/>
      </w:pPr>
      <w:r>
        <w:t>Element HPO candidate gene overlap</w:t>
      </w:r>
    </w:p>
    <w:p w14:paraId="7DE6C655" w14:textId="6DDC3068" w:rsidR="00F11BB0" w:rsidRDefault="00F11BB0" w:rsidP="0067252E">
      <w:pPr>
        <w:pStyle w:val="Subtitle"/>
      </w:pPr>
      <w:r>
        <w:t>Overlap between the 610 HPO genes discovered between different elements by either density or locality and in any network. The diagonal</w:t>
      </w:r>
      <w:r w:rsidR="00931CD7">
        <w:t xml:space="preserve"> (bolded)</w:t>
      </w:r>
      <w:r>
        <w:t xml:space="preserve"> shows the number of HPO genes discovered for each element. Values in the upper triangular</w:t>
      </w:r>
      <w:r w:rsidR="006D630E">
        <w:t xml:space="preserve"> region</w:t>
      </w:r>
      <w:r>
        <w:t xml:space="preserve"> show the number of genes that overlap between elements. The values in the lower triang</w:t>
      </w:r>
      <w:r w:rsidR="006D630E">
        <w:t>le</w:t>
      </w:r>
      <w:r>
        <w:t xml:space="preserve"> designate the </w:t>
      </w:r>
      <w:r w:rsidRPr="00C10B25">
        <w:rPr>
          <w:i/>
        </w:rPr>
        <w:t>p</w:t>
      </w:r>
      <w:r>
        <w:t xml:space="preserve">-values (hypergeometric) for overlap between the two sets of HPO genes. </w:t>
      </w:r>
      <w:r w:rsidR="00931CD7">
        <w:t>Starred (*)</w:t>
      </w:r>
      <w:r w:rsidR="009B7EA4">
        <w:t xml:space="preserve"> values</w:t>
      </w:r>
      <w:r>
        <w:t xml:space="preserve"> indicate significa</w:t>
      </w:r>
      <w:r w:rsidR="00C87F03">
        <w:t>nce with Bonferroni correction.</w:t>
      </w:r>
    </w:p>
    <w:p w14:paraId="19539701" w14:textId="77777777" w:rsidR="00F11BB0" w:rsidRPr="00333516" w:rsidRDefault="006D7ADE" w:rsidP="0067252E">
      <w:pPr>
        <w:pStyle w:val="Heading3"/>
      </w:pPr>
      <w:r w:rsidRPr="00333516">
        <w:t>Enrichmen</w:t>
      </w:r>
      <w:r w:rsidR="00E57950" w:rsidRPr="00333516">
        <w:t>t analysis of putative causal</w:t>
      </w:r>
      <w:r w:rsidRPr="00333516">
        <w:t xml:space="preserve"> genes</w:t>
      </w:r>
    </w:p>
    <w:p w14:paraId="36D4B909" w14:textId="0460390F" w:rsidR="00D54E30" w:rsidRDefault="00E57950" w:rsidP="0067252E">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A76A79">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A76A79">
        <w:t>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A76A79">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A76A79">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A76A79">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A76A79">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4B5885">
        <w:fldChar w:fldCharType="separate"/>
      </w:r>
      <w:r w:rsidR="00EA432F" w:rsidRPr="00EA432F">
        <w:rPr>
          <w:noProof/>
        </w:rPr>
        <w:t>[45]</w:t>
      </w:r>
      <w:r w:rsidR="004B5885">
        <w:fldChar w:fldCharType="end"/>
      </w:r>
      <w:r w:rsidR="000E2B91">
        <w:t>.</w:t>
      </w:r>
    </w:p>
    <w:p w14:paraId="78BB73D6" w14:textId="73B2D0AF" w:rsidR="009D6D83" w:rsidRPr="009D6D83" w:rsidRDefault="00EB61E4" w:rsidP="0067252E">
      <w:pPr>
        <w:pStyle w:val="Heading3"/>
      </w:pPr>
      <w:bookmarkStart w:id="23" w:name="_Ref483951527"/>
      <w:r>
        <w:t>Fig</w:t>
      </w:r>
      <w:r w:rsidR="006A16BC">
        <w:t>ure</w:t>
      </w:r>
      <w:r>
        <w:t xml:space="preserve"> 8</w:t>
      </w:r>
      <w:bookmarkEnd w:id="23"/>
    </w:p>
    <w:p w14:paraId="14D0A7E7" w14:textId="5C9A4B7A" w:rsidR="00EB61E4" w:rsidRDefault="006A16BC" w:rsidP="0067252E">
      <w:pPr>
        <w:pStyle w:val="Heading4"/>
      </w:pPr>
      <w:r>
        <w:t>GO</w:t>
      </w:r>
      <w:r w:rsidR="00EB61E4">
        <w:t xml:space="preserve"> </w:t>
      </w:r>
      <w:r>
        <w:t>biological process enrichment for the ionome</w:t>
      </w:r>
    </w:p>
    <w:p w14:paraId="2061400B" w14:textId="272BF445" w:rsidR="00EB61E4" w:rsidRDefault="00EB61E4" w:rsidP="0067252E">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332BA49D" w:rsidR="00C65BE0" w:rsidRDefault="00F11BB0" w:rsidP="0067252E">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A76A79">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rsidR="00303515">
        <w:t xml:space="preserve"> ortholog of</w:t>
      </w:r>
      <w:r>
        <w:t xml:space="preserve">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432471">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00EA432F" w:rsidRPr="00EA432F">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432471">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rsidR="000A7C15">
        <w:fldChar w:fldCharType="separate"/>
      </w:r>
      <w:r w:rsidR="00EA432F" w:rsidRPr="00EA432F">
        <w:rPr>
          <w:noProof/>
        </w:rPr>
        <w:t>[47]</w:t>
      </w:r>
      <w:r w:rsidR="000A7C15">
        <w:fldChar w:fldCharType="end"/>
      </w:r>
      <w:r w:rsidR="00A82615">
        <w:t xml:space="preserve">. </w:t>
      </w:r>
      <w:r w:rsidR="00A25A69" w:rsidRPr="00F04363">
        <w:t>TGD1</w:t>
      </w:r>
      <w:r w:rsidR="00A25A69">
        <w:t xml:space="preserve"> is</w:t>
      </w:r>
      <w:r w:rsidR="00A82615">
        <w:t xml:space="preserve"> a</w:t>
      </w:r>
      <w:r w:rsidR="00A25A69">
        <w:t>n</w:t>
      </w:r>
      <w:r>
        <w:t xml:space="preserve"> ATP-bin</w:t>
      </w:r>
      <w:r w:rsidR="00A82615">
        <w:t>ding cassette (ABC) transporter</w:t>
      </w:r>
      <w:r>
        <w:t xml:space="preserve"> kn</w:t>
      </w:r>
      <w:r w:rsidR="00303515">
        <w:t>own to transport multiple</w:t>
      </w:r>
      <w:r w:rsidR="000942CF">
        <w:t xml:space="preserve"> substrates</w:t>
      </w:r>
      <w:r w:rsidR="00A82615">
        <w:t xml:space="preserve">, including </w:t>
      </w:r>
      <w:r w:rsidR="000942CF">
        <w:t>inorganic and organic cat</w:t>
      </w:r>
      <w:r w:rsidR="00A82615">
        <w:t>ions</w:t>
      </w:r>
      <w:r w:rsidR="000942CF">
        <w:t xml:space="preserve"> and anions</w:t>
      </w:r>
      <w:r>
        <w:fldChar w:fldCharType="begin" w:fldLock="1"/>
      </w:r>
      <w:r w:rsidR="00432471">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00EA432F" w:rsidRPr="00EA432F">
        <w:rPr>
          <w:noProof/>
        </w:rPr>
        <w:t>[48]</w:t>
      </w:r>
      <w:r>
        <w:fldChar w:fldCharType="end"/>
      </w:r>
      <w:r>
        <w:t xml:space="preserve">. </w:t>
      </w:r>
      <w:r w:rsidR="000A4930">
        <w:t xml:space="preserve">The </w:t>
      </w:r>
      <w:r w:rsidR="000A4930" w:rsidRPr="00F04363">
        <w:rPr>
          <w:i/>
        </w:rPr>
        <w:t>t</w:t>
      </w:r>
      <w:r w:rsidR="00D54E30" w:rsidRPr="00F04363">
        <w:rPr>
          <w:i/>
        </w:rPr>
        <w:t>gd1</w:t>
      </w:r>
      <w:r w:rsidR="00D54E30">
        <w:t xml:space="preserve"> </w:t>
      </w:r>
      <w:r w:rsidR="000A4930">
        <w:t xml:space="preserve">gene </w:t>
      </w:r>
      <w:r w:rsidR="00D54E30">
        <w:t xml:space="preserve">was </w:t>
      </w:r>
      <w:r w:rsidR="000A4930">
        <w:t xml:space="preserve">present in the </w:t>
      </w:r>
      <w:r w:rsidR="00303515">
        <w:t>HPO set, and</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CF0050">
        <w:t>Th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sequence homology</w:t>
      </w:r>
      <w:r w:rsidR="00BF7D22">
        <w:t xml:space="preserve"> to human genes</w:t>
      </w:r>
      <w:r w:rsidR="00D54E30">
        <w:t>.</w:t>
      </w:r>
      <w:r w:rsidR="005D1BD9">
        <w:t xml:space="preserve"> </w:t>
      </w:r>
      <w:r w:rsidR="005D1BD9" w:rsidRPr="00E81580">
        <w:t xml:space="preserve">Whil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w:t>
      </w:r>
      <w:r w:rsidR="007618E6">
        <w:t>erms contained HPO genes and exhibited</w:t>
      </w:r>
      <w:r w:rsidR="005D1BD9" w:rsidRPr="00E81580">
        <w:t xml:space="preserve"> strong networ</w:t>
      </w:r>
      <w:r w:rsidR="00471EF3">
        <w:t>k co-expression</w:t>
      </w:r>
      <w:r w:rsidR="005D1BD9" w:rsidRPr="00E81580">
        <w:t xml:space="preserve"> </w:t>
      </w:r>
      <w:r w:rsidR="002E5159">
        <w:t>sugges</w:t>
      </w:r>
      <w:r w:rsidR="00AF0B32">
        <w:t>ts</w:t>
      </w:r>
      <w:r w:rsidR="002E5159">
        <w:t xml:space="preserve"> that </w:t>
      </w:r>
      <w:r w:rsidR="005D1BD9" w:rsidRPr="00E81580">
        <w:t>annotations</w:t>
      </w:r>
      <w:r w:rsidR="0084719D">
        <w:t xml:space="preserve"> assigned through </w:t>
      </w:r>
      <w:r w:rsidR="007618E6">
        <w:t>sequence similarity</w:t>
      </w:r>
      <w:r w:rsidR="005D1BD9" w:rsidRPr="00E81580">
        <w:t xml:space="preserve"> </w:t>
      </w:r>
      <w:r w:rsidR="007618E6">
        <w:t>still capture</w:t>
      </w:r>
      <w:r w:rsidR="002E5159">
        <w:t xml:space="preserve"> </w:t>
      </w:r>
      <w:r w:rsidR="007F1F1F">
        <w:t>underlying</w:t>
      </w:r>
      <w:r w:rsidR="002E5159">
        <w:t xml:space="preserve"> biological signal</w:t>
      </w:r>
      <w:r w:rsidR="007F1F1F">
        <w:t>s for which the a</w:t>
      </w:r>
      <w:r w:rsidR="00AF0B32">
        <w:t>ssigned</w:t>
      </w:r>
      <w:r w:rsidR="007F1F1F">
        <w:t xml:space="preserve">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A76A79">
        <w:t>Discussion</w:t>
      </w:r>
      <w:r w:rsidR="004A7CF1">
        <w:fldChar w:fldCharType="end"/>
      </w:r>
      <w:r w:rsidR="004A7CF1">
        <w:t>)</w:t>
      </w:r>
      <w:r w:rsidR="005D1BD9" w:rsidRPr="00E81580">
        <w:t>.</w:t>
      </w:r>
    </w:p>
    <w:p w14:paraId="4E97518D" w14:textId="0458349E" w:rsidR="00DB057D" w:rsidRDefault="00DB057D" w:rsidP="0067252E">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432471">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00EA432F" w:rsidRPr="00EA432F">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67252E">
      <w:pPr>
        <w:pStyle w:val="Heading2"/>
      </w:pPr>
      <w:r>
        <w:t>GA-signaling DELLA domain transcription factors influence the ionome of maize</w:t>
      </w:r>
    </w:p>
    <w:p w14:paraId="1F109CB7" w14:textId="71A628CB" w:rsidR="008458B3" w:rsidRDefault="008458B3" w:rsidP="0067252E">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aurene synthase (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1FC9FFA8" w14:textId="779FA3F3" w:rsidR="007854BF" w:rsidRPr="007854BF" w:rsidRDefault="008458B3" w:rsidP="0067252E">
      <w:pPr>
        <w:pStyle w:val="Heading3"/>
      </w:pPr>
      <w:bookmarkStart w:id="24" w:name="_Ref484091798"/>
      <w:r w:rsidRPr="005F38FF">
        <w:t>Fig</w:t>
      </w:r>
      <w:r w:rsidR="008B0EBA">
        <w:t>ure</w:t>
      </w:r>
      <w:r w:rsidRPr="005F38FF">
        <w:t xml:space="preserve"> 9</w:t>
      </w:r>
      <w:bookmarkEnd w:id="24"/>
    </w:p>
    <w:p w14:paraId="7ABA4EF9" w14:textId="52DF320C" w:rsidR="008458B3" w:rsidRPr="007B27E5" w:rsidRDefault="008458B3" w:rsidP="0067252E">
      <w:pPr>
        <w:pStyle w:val="Heading4"/>
      </w:pPr>
      <w:r w:rsidRPr="005F38FF">
        <w:t xml:space="preserve">Ionomic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67252E">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59FCB646" w:rsidR="008458B3" w:rsidRDefault="008458B3" w:rsidP="0067252E">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A76A79" w:rsidRPr="005F38FF">
        <w:t>Fig</w:t>
      </w:r>
      <w:r w:rsidR="00A76A79">
        <w:t>ure</w:t>
      </w:r>
      <w:r w:rsidR="00A76A79"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A76A79" w:rsidRPr="005F38FF">
        <w:t>Fig</w:t>
      </w:r>
      <w:r w:rsidR="00A76A79">
        <w:t>ure</w:t>
      </w:r>
      <w:r w:rsidR="00A76A79"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60B0870F" w14:textId="0063897C" w:rsidR="005063A3" w:rsidRPr="005063A3" w:rsidRDefault="008458B3" w:rsidP="0067252E">
      <w:pPr>
        <w:pStyle w:val="Heading3"/>
      </w:pPr>
      <w:bookmarkStart w:id="25" w:name="_Ref481757037"/>
      <w:bookmarkStart w:id="26" w:name="_Ref484529183"/>
      <w:r>
        <w:t>Fig</w:t>
      </w:r>
      <w:r w:rsidR="002F2DF5">
        <w:t>ure</w:t>
      </w:r>
      <w:r>
        <w:t xml:space="preserve"> 10</w:t>
      </w:r>
      <w:bookmarkEnd w:id="25"/>
      <w:bookmarkEnd w:id="26"/>
    </w:p>
    <w:p w14:paraId="7E2A9DF3" w14:textId="77777777" w:rsidR="008458B3" w:rsidRDefault="008458B3" w:rsidP="0067252E">
      <w:pPr>
        <w:pStyle w:val="Heading4"/>
      </w:pPr>
      <w:r>
        <w:t>Co-expression network for D9 and cadmium HPO genes</w:t>
      </w:r>
    </w:p>
    <w:p w14:paraId="43FA60AC" w14:textId="5FF2E545" w:rsidR="008458B3" w:rsidRDefault="008458B3" w:rsidP="0067252E">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20A0EB12" w:rsidR="008458B3" w:rsidRDefault="007F583E" w:rsidP="0067252E">
      <w:r>
        <w:t xml:space="preserve">Genes </w:t>
      </w:r>
      <w:r w:rsidR="008458B3">
        <w:t>co-expressed with</w:t>
      </w:r>
      <w:r w:rsidR="008458B3" w:rsidRPr="00C64B3E">
        <w:t xml:space="preserve"> </w:t>
      </w:r>
      <w:r w:rsidR="00C64B3E" w:rsidRPr="00BA0993">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BA0993">
        <w:t>D9</w:t>
      </w:r>
      <w:r w:rsidR="0059247E">
        <w:t xml:space="preserve"> was strongly co-expressed</w:t>
      </w:r>
      <w:r w:rsidR="008458B3">
        <w:t xml:space="preserve">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A76A79">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w:t>
      </w:r>
      <w:r w:rsidR="00F95E9E">
        <w:fldChar w:fldCharType="begin" w:fldLock="1"/>
      </w:r>
      <w:r w:rsidR="00F95E9E">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rsidR="00F95E9E">
        <w:fldChar w:fldCharType="separate"/>
      </w:r>
      <w:r w:rsidR="00F95E9E" w:rsidRPr="0018603E">
        <w:rPr>
          <w:noProof/>
        </w:rPr>
        <w:t>[56]</w:t>
      </w:r>
      <w:r w:rsidR="00F95E9E">
        <w:fldChar w:fldCharType="end"/>
      </w:r>
      <w:r w:rsidR="008458B3">
        <w:t>.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BA0993">
        <w:rPr>
          <w:i/>
        </w:rPr>
        <w:t>D9-1</w:t>
      </w:r>
      <w:r w:rsidR="008458B3">
        <w:t xml:space="preserve"> and </w:t>
      </w:r>
      <w:r w:rsidR="008458B3" w:rsidRPr="00BA0993">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A87EDA2" w:rsidR="007E08F8" w:rsidRPr="007E08F8" w:rsidRDefault="008458B3" w:rsidP="0067252E">
      <w:r>
        <w:t xml:space="preserve">Remarkably, the HPO co-expression network associated with </w:t>
      </w:r>
      <w:r w:rsidR="00F1561E" w:rsidRPr="00BA0993">
        <w:t>D</w:t>
      </w:r>
      <w:r w:rsidRPr="00BA0993">
        <w:t>9</w:t>
      </w:r>
      <w:r>
        <w:t xml:space="preserve"> in the roots contained three genes with expected roles in the biosynthesis and polymerization of phenylpropanoids</w:t>
      </w:r>
      <w:r w:rsidR="00663F8F">
        <w:fldChar w:fldCharType="begin" w:fldLock="1"/>
      </w:r>
      <w:r w:rsidR="0018603E">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rsidR="00663F8F">
        <w:fldChar w:fldCharType="separate"/>
      </w:r>
      <w:r w:rsidR="0018603E" w:rsidRPr="0018603E">
        <w:rPr>
          <w:noProof/>
        </w:rPr>
        <w:t>[57]</w:t>
      </w:r>
      <w:r w:rsidR="00663F8F">
        <w:fldChar w:fldCharType="end"/>
      </w:r>
      <w:r w:rsidR="007A01E1">
        <w:t>. The genes encoding</w:t>
      </w:r>
      <w:r>
        <w:t xml:space="preserve"> enzymes that participate in phenylpropanoid biosynthesis</w:t>
      </w:r>
      <w:r w:rsidR="00FB1FCB">
        <w:t>,</w:t>
      </w:r>
      <w:r>
        <w:t xml:space="preserve"> </w:t>
      </w:r>
      <w:r w:rsidR="007A01E1" w:rsidRPr="00BA0993">
        <w:rPr>
          <w:i/>
        </w:rPr>
        <w:t>ccr</w:t>
      </w:r>
      <w:r w:rsidRPr="00BA0993">
        <w:rPr>
          <w:i/>
        </w:rPr>
        <w:t>1</w:t>
      </w:r>
      <w:r>
        <w:t xml:space="preserve"> (GRMZM2G131205)</w:t>
      </w:r>
      <w:r w:rsidR="00FB1FCB">
        <w:t>,</w:t>
      </w:r>
      <w:r w:rsidR="007A01E1">
        <w:t xml:space="preserve"> the maize </w:t>
      </w:r>
      <w:r w:rsidR="007A01E1" w:rsidRPr="00BA0993">
        <w:rPr>
          <w:i/>
        </w:rPr>
        <w:t>l</w:t>
      </w:r>
      <w:r w:rsidRPr="00BA0993">
        <w:rPr>
          <w:i/>
        </w:rPr>
        <w:t>igB</w:t>
      </w:r>
      <w:r>
        <w:t xml:space="preserve"> paralog (GRMZM2G078500)</w:t>
      </w:r>
      <w:r w:rsidR="00FB1FCB">
        <w:t>,</w:t>
      </w:r>
      <w:r>
        <w:t xml:space="preserve"> </w:t>
      </w:r>
      <w:r w:rsidR="00FB1FCB">
        <w:t>and</w:t>
      </w:r>
      <w:r>
        <w:t xml:space="preserve"> a laccase paralog</w:t>
      </w:r>
      <w:r w:rsidR="00B0734E">
        <w:t xml:space="preserve"> (GRMZM2G336337)</w:t>
      </w:r>
      <w:r w:rsidR="00F44782">
        <w:t>,</w:t>
      </w:r>
      <w:r>
        <w:t xml:space="preserve"> were co-expressed with D9. </w:t>
      </w:r>
      <w:r w:rsidR="003E55D7">
        <w:t>The</w:t>
      </w:r>
      <w:r w:rsidR="00F95E9E">
        <w:t xml:space="preserve"> extradiol ring cle</w:t>
      </w:r>
      <w:r w:rsidR="000741C2">
        <w:t>a</w:t>
      </w:r>
      <w:r w:rsidR="00F95E9E">
        <w:t>vage dioxygenase</w:t>
      </w:r>
      <w:r w:rsidR="000741C2">
        <w:t xml:space="preserve"> encoded by the</w:t>
      </w:r>
      <w:r w:rsidR="003E55D7">
        <w:t xml:space="preserve"> </w:t>
      </w:r>
      <w:r w:rsidR="003E55D7" w:rsidRPr="00BA0993">
        <w:rPr>
          <w:i/>
        </w:rPr>
        <w:t>l</w:t>
      </w:r>
      <w:r w:rsidRPr="00BA0993">
        <w:rPr>
          <w:i/>
        </w:rPr>
        <w:t>igB</w:t>
      </w:r>
      <w:r w:rsidR="000741C2" w:rsidRPr="000741C2">
        <w:t xml:space="preserve"> gene</w:t>
      </w:r>
      <w:r w:rsidR="007E7831">
        <w:t xml:space="preserve"> (GRMZM2G078500)</w:t>
      </w:r>
      <w:r>
        <w:t>, which</w:t>
      </w:r>
      <w:r w:rsidR="000741C2">
        <w:t xml:space="preserve"> from all angiosperms</w:t>
      </w:r>
      <w:r w:rsidR="00F601C2">
        <w:t xml:space="preserve"> was</w:t>
      </w:r>
      <w:r>
        <w:t xml:space="preserve"> known to be required for the formation of a pioneer specialized metabolite of no known function</w:t>
      </w:r>
      <w:r w:rsidR="005F772D">
        <w:t xml:space="preserve"> in </w:t>
      </w:r>
      <w:r w:rsidR="005F772D">
        <w:rPr>
          <w:i/>
        </w:rPr>
        <w:t>Arabidopsos</w:t>
      </w:r>
      <w:r>
        <w:t>, was linked to QTL for multiple ions including Cd, Mn, Zn, and N</w:t>
      </w:r>
      <w:r w:rsidR="003E55D7">
        <w:t xml:space="preserve">i. </w:t>
      </w:r>
      <w:r>
        <w:t xml:space="preserve">The </w:t>
      </w:r>
      <w:r w:rsidR="001874AA" w:rsidRPr="00BA0993">
        <w:rPr>
          <w:i/>
        </w:rPr>
        <w:t>l</w:t>
      </w:r>
      <w:r w:rsidRPr="00BA0993">
        <w:rPr>
          <w:i/>
        </w:rPr>
        <w:t>accase</w:t>
      </w:r>
      <w:r w:rsidR="00F44782" w:rsidRPr="00BA0993">
        <w:rPr>
          <w:i/>
        </w:rPr>
        <w:t>-</w:t>
      </w:r>
      <w:r w:rsidRPr="00BA0993">
        <w:rPr>
          <w:i/>
        </w:rPr>
        <w:t>12</w:t>
      </w:r>
      <w:r>
        <w:t xml:space="preserve"> gene (GRMZM2G336337) was also a multi-ionomic hit with linked SNPs affecting Cd</w:t>
      </w:r>
      <w:r w:rsidRPr="002F5C76">
        <w:t>, Fe, and P</w:t>
      </w:r>
      <w:r>
        <w:t>.</w:t>
      </w:r>
      <w:r w:rsidR="00DB0A8B">
        <w:t xml:space="preserve"> The cinamoyl CoA reductase gene, </w:t>
      </w:r>
      <w:r w:rsidR="00DB0A8B" w:rsidRPr="00DB0A8B">
        <w:rPr>
          <w:i/>
        </w:rPr>
        <w:t>ccr1</w:t>
      </w:r>
      <w:r w:rsidR="007E7831">
        <w:rPr>
          <w:i/>
        </w:rPr>
        <w:t xml:space="preserve"> (</w:t>
      </w:r>
      <w:r w:rsidR="007E7831">
        <w:t>GRMZM2G131205</w:t>
      </w:r>
      <w:r w:rsidR="007E7831">
        <w:rPr>
          <w:i/>
        </w:rPr>
        <w:t>)</w:t>
      </w:r>
      <w:r w:rsidR="00DB0A8B">
        <w:t>, was only in the HPO set for Cd. Transcripts</w:t>
      </w:r>
      <w:r>
        <w:t xml:space="preserve"> co-expressed with </w:t>
      </w:r>
      <w:r w:rsidRPr="00BA0993">
        <w:t>D9</w:t>
      </w:r>
      <w:r>
        <w:t xml:space="preserve"> also were identified in the ZmPAN network. Consistent with the hypothesis that maize DELLA</w:t>
      </w:r>
      <w:r w:rsidR="00750130">
        <w:t>-domain transcription factors regulate</w:t>
      </w:r>
      <w:r>
        <w:t xml:space="preserve"> the type II iron uptake mechanism used by grasses, the </w:t>
      </w:r>
      <w:r w:rsidRPr="00BA0993">
        <w:rPr>
          <w:i/>
        </w:rPr>
        <w:t>nicotianamine synt</w:t>
      </w:r>
      <w:r w:rsidR="00254F61" w:rsidRPr="00BA0993">
        <w:rPr>
          <w:i/>
        </w:rPr>
        <w:t>h</w:t>
      </w:r>
      <w:r w:rsidRPr="00BA0993">
        <w:rPr>
          <w:i/>
        </w:rPr>
        <w:t>ase3</w:t>
      </w:r>
      <w:r w:rsidRPr="00D50E93">
        <w:rPr>
          <w:i/>
        </w:rPr>
        <w:t xml:space="preserve"> </w:t>
      </w:r>
      <w:r>
        <w:t>gene (GRMZM2G439195, ZmPAN-Cd), which is required for making the type II iron chelators, was both a Cd GWAS hit and s</w:t>
      </w:r>
      <w:r w:rsidR="006201C1">
        <w:t>ubstantially co-expressed with D</w:t>
      </w:r>
      <w:r>
        <w:t>9 in the ZmPAN network</w:t>
      </w:r>
      <w:r w:rsidR="00A96EA7">
        <w:t>,</w:t>
      </w:r>
      <w:r>
        <w:t xml:space="preserve"> such that it contri</w:t>
      </w:r>
      <w:r w:rsidR="00B30259">
        <w:t xml:space="preserve">buted to the identification of </w:t>
      </w:r>
      <w:r w:rsidR="00BA0993">
        <w:t>d</w:t>
      </w:r>
      <w:r w:rsidRPr="00BA0993">
        <w:t>9</w:t>
      </w:r>
      <w:r>
        <w:t xml:space="preserve"> as an HPO gene for Cd.</w:t>
      </w:r>
    </w:p>
    <w:p w14:paraId="61970299" w14:textId="49C2E56E" w:rsidR="00624BC1" w:rsidRPr="00624BC1" w:rsidRDefault="009E7663" w:rsidP="0067252E">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67252E">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0412B666" w:rsidR="008C22D3" w:rsidRPr="00B750E1" w:rsidRDefault="007E08F8" w:rsidP="0067252E">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262B1A">
        <w:rPr>
          <w:i/>
        </w:rPr>
        <w:t>sugary1</w:t>
      </w:r>
      <w:r w:rsidR="007C768D" w:rsidRPr="007C768D">
        <w:t xml:space="preserve"> (</w:t>
      </w:r>
      <w:r w:rsidR="007C768D" w:rsidRPr="00262B1A">
        <w:rPr>
          <w:i/>
        </w:rPr>
        <w:t>su1</w:t>
      </w:r>
      <w:r w:rsidR="007C768D" w:rsidRPr="007C768D">
        <w:t>;</w:t>
      </w:r>
      <w:r w:rsidR="00340496">
        <w:t xml:space="preserve"> </w:t>
      </w:r>
      <w:r w:rsidR="007C768D" w:rsidRPr="007C768D">
        <w:t>GRMZM2G138060)</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w:t>
      </w:r>
      <w:r w:rsidR="001158EE">
        <w:t xml:space="preserve">We expect that changes to </w:t>
      </w:r>
      <w:r w:rsidR="007C768D" w:rsidRPr="007C768D">
        <w:t>seed compartment proportions or the</w:t>
      </w:r>
      <w:r w:rsidR="001158EE">
        <w:t xml:space="preserve"> production of</w:t>
      </w:r>
      <w:r w:rsidR="007C768D" w:rsidRPr="007C768D">
        <w:t xml:space="preserve"> major storage constituents </w:t>
      </w:r>
      <w:r w:rsidR="002A1F91">
        <w:t xml:space="preserve">will alter </w:t>
      </w:r>
      <w:r w:rsidR="00282935">
        <w:t>seed ionomic content</w:t>
      </w:r>
      <w:r w:rsidR="007C768D" w:rsidRPr="007C768D">
        <w:t xml:space="preserve">. </w:t>
      </w:r>
      <w:r w:rsidR="00D16EAA">
        <w:t xml:space="preserve">Within the NAM population, functional variation for </w:t>
      </w:r>
      <w:r w:rsidR="00D16EAA" w:rsidRPr="00262B1A">
        <w:rPr>
          <w:i/>
        </w:rPr>
        <w:t>su1</w:t>
      </w:r>
      <w:r w:rsidR="00D16EAA">
        <w:rPr>
          <w:i/>
        </w:rPr>
        <w:t xml:space="preserve">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262B1A">
        <w:rPr>
          <w:i/>
        </w:rPr>
        <w:t>su1</w:t>
      </w:r>
      <w:r w:rsidR="007C768D" w:rsidRPr="007C768D">
        <w:t xml:space="preserve"> allele were previously tested for ionomic effects</w:t>
      </w:r>
      <w:r w:rsidR="00000311">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000311">
        <w:fldChar w:fldCharType="separate"/>
      </w:r>
      <w:r w:rsidR="0018603E" w:rsidRPr="0018603E">
        <w:rPr>
          <w:noProof/>
        </w:rPr>
        <w:t>[58]</w:t>
      </w:r>
      <w:r w:rsidR="00000311">
        <w:fldChar w:fldCharType="end"/>
      </w:r>
      <w:r w:rsidR="007C768D" w:rsidRPr="007C768D">
        <w:t xml:space="preserve">. This demonstrated that segregation for a loss of function allele at </w:t>
      </w:r>
      <w:r w:rsidR="007C768D" w:rsidRPr="00262B1A">
        <w:rPr>
          <w:i/>
        </w:rPr>
        <w:t>su1</w:t>
      </w:r>
      <w:r w:rsidR="007C768D" w:rsidRPr="007C768D">
        <w:t>, on the cob, affected the levels of P, S, K, Ca, Mn, Fe, As, Se, and Rb in the seed</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The </w:t>
      </w:r>
      <w:r w:rsidR="007C768D" w:rsidRPr="00262B1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A76A79">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262B1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262B1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262B1A">
        <w:rPr>
          <w:i/>
        </w:rPr>
        <w:t>su1</w:t>
      </w:r>
      <w:r w:rsidR="007C768D" w:rsidRPr="007C768D">
        <w:t xml:space="preserve">, which is expressed in multiple plant compartments including the roots,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A76A79">
        <w:t>Figure 8</w:t>
      </w:r>
      <w:r w:rsidR="00850F45">
        <w:fldChar w:fldCharType="end"/>
      </w:r>
      <w:r w:rsidR="00850F45">
        <w:t>)</w:t>
      </w:r>
      <w:r w:rsidR="00B750E1">
        <w:t>.</w:t>
      </w:r>
    </w:p>
    <w:p w14:paraId="638CDBA5" w14:textId="25A45FC3" w:rsidR="008C22D3" w:rsidRPr="00EF1080" w:rsidRDefault="008B0F95" w:rsidP="0067252E">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GRMZM2G327406,</w:t>
      </w:r>
      <w:r w:rsidR="008C22D3">
        <w:t xml:space="preserve"> encodes an </w:t>
      </w:r>
      <w:r w:rsidR="00962236">
        <w:t>a</w:t>
      </w:r>
      <w:r w:rsidR="008C22D3">
        <w:t>denylyl-sulfate kinase (</w:t>
      </w:r>
      <w:r w:rsidR="008C22D3" w:rsidRPr="00262B1A">
        <w:rPr>
          <w:i/>
        </w:rPr>
        <w:t xml:space="preserve">adenosine-5'-phosphosulfate </w:t>
      </w:r>
      <w:r w:rsidR="00962236" w:rsidRPr="00262B1A">
        <w:rPr>
          <w:i/>
        </w:rPr>
        <w:t>[</w:t>
      </w:r>
      <w:r w:rsidR="008C22D3" w:rsidRPr="00262B1A">
        <w:rPr>
          <w:i/>
        </w:rPr>
        <w:t>APS</w:t>
      </w:r>
      <w:r w:rsidR="00962236" w:rsidRPr="00262B1A">
        <w:rPr>
          <w:i/>
        </w:rPr>
        <w:t>]</w:t>
      </w:r>
      <w:r w:rsidR="008C22D3" w:rsidRPr="00262B1A">
        <w:rPr>
          <w:i/>
        </w:rPr>
        <w:t xml:space="preserve"> kinase 3</w:t>
      </w:r>
      <w:r w:rsidR="008C22D3">
        <w:t>)</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43CE1B88" w:rsidR="00EF1080" w:rsidRDefault="002A1D73" w:rsidP="0067252E">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B750E1">
        <w:fldChar w:fldCharType="separate"/>
      </w:r>
      <w:r w:rsidR="00EA432F" w:rsidRPr="00EA432F">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262B1A">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262B1A">
        <w:rPr>
          <w:i/>
        </w:rPr>
        <w:t>fie2</w:t>
      </w:r>
      <w:r w:rsidR="00A33B6C" w:rsidRPr="00B750E1">
        <w:t xml:space="preserve"> </w:t>
      </w:r>
      <w:r w:rsidR="00B750E1" w:rsidRPr="00B750E1">
        <w:t xml:space="preserve">(GRMZM2G148924; ZmSAM-Rb), members of the </w:t>
      </w:r>
      <w:r w:rsidR="00F73BD2">
        <w:t>Polycomb Repressive Complex2</w:t>
      </w:r>
      <w:r w:rsidR="00B750E1" w:rsidRPr="00B750E1">
        <w:t>, are co</w:t>
      </w:r>
      <w:r w:rsidR="006F3064">
        <w:t>-</w:t>
      </w:r>
      <w:r w:rsidR="00B750E1" w:rsidRPr="00B750E1">
        <w:t xml:space="preserve">expressed in the </w:t>
      </w:r>
      <w:r w:rsidR="006F3064">
        <w:t>Zm</w:t>
      </w:r>
      <w:r w:rsidR="00B750E1" w:rsidRPr="00B750E1">
        <w:t xml:space="preserve">SAM network. The RBR-binding </w:t>
      </w:r>
      <w:r w:rsidR="00B750E1" w:rsidRPr="002E4DCD">
        <w:t>E2F</w:t>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2E4DCD">
        <w:t>RPD3</w:t>
      </w:r>
      <w:r w:rsidR="00B750E1" w:rsidRPr="00B750E1">
        <w:t xml:space="preserve"> family are known to interact with RBR proteins as well. T</w:t>
      </w:r>
      <w:r w:rsidR="00B750E1" w:rsidRPr="00CD07C0">
        <w:t>he RPD3-l</w:t>
      </w:r>
      <w:r w:rsidR="00B750E1" w:rsidRPr="00B750E1">
        <w:t xml:space="preserve">ike </w:t>
      </w:r>
      <w:r w:rsidR="00B750E1" w:rsidRPr="00262B1A">
        <w:rPr>
          <w:i/>
        </w:rPr>
        <w:t>histone deacetylase 2</w:t>
      </w:r>
      <w:r w:rsidR="000002E9">
        <w:t xml:space="preserve"> gene</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0002E9" w:rsidRPr="000002E9">
        <w:rPr>
          <w:i/>
        </w:rPr>
        <w:t>msi1</w:t>
      </w:r>
      <w:r w:rsidR="000002E9">
        <w:t xml:space="preserve"> and</w:t>
      </w:r>
      <w:r w:rsidR="00B750E1" w:rsidRPr="00B750E1">
        <w:t xml:space="preserve"> </w:t>
      </w:r>
      <w:r w:rsidR="00B750E1" w:rsidRPr="000002E9">
        <w:rPr>
          <w:i/>
        </w:rPr>
        <w:t>histone deacetylase</w:t>
      </w:r>
      <w:r w:rsidR="000002E9">
        <w:rPr>
          <w:i/>
        </w:rPr>
        <w:t>2</w:t>
      </w:r>
      <w:r w:rsidR="00B750E1" w:rsidRPr="00B750E1">
        <w:t xml:space="preserv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rsidRPr="00581EEF">
        <w:t>h</w:t>
      </w:r>
      <w:r w:rsidR="00B750E1" w:rsidRPr="00581EEF">
        <w:t>istone H2B</w:t>
      </w:r>
      <w:r w:rsidR="00B750E1" w:rsidRPr="00B750E1">
        <w:t xml:space="preserve">. Remarkably, </w:t>
      </w:r>
      <w:r w:rsidR="00B750E1" w:rsidRPr="00262B1A">
        <w:rPr>
          <w:i/>
        </w:rPr>
        <w:t>histone H2B</w:t>
      </w:r>
      <w:r w:rsidR="00B750E1" w:rsidRPr="00B750E1">
        <w:t xml:space="preserve"> (GRMZM2G401147; </w:t>
      </w:r>
      <w:r>
        <w:t>Zm</w:t>
      </w:r>
      <w:r w:rsidR="00B750E1" w:rsidRPr="00B750E1">
        <w:t>SAM-Rb) was also an HPO hit. Lastly,</w:t>
      </w:r>
      <w:r w:rsidR="0005308B">
        <w:t xml:space="preserve"> the</w:t>
      </w:r>
      <w:r w:rsidR="00B750E1" w:rsidRPr="00B750E1">
        <w:t xml:space="preserve"> </w:t>
      </w:r>
      <w:r w:rsidR="00962236">
        <w:t>a</w:t>
      </w:r>
      <w:r w:rsidR="0005308B">
        <w:t>ctin-utilizing-</w:t>
      </w:r>
      <w:r w:rsidR="00B750E1" w:rsidRPr="002E4DCD">
        <w:t>SNF2</w:t>
      </w:r>
      <w:r w:rsidR="00B750E1" w:rsidRPr="00B750E1">
        <w:t>-l</w:t>
      </w:r>
      <w:r w:rsidR="009E4F5F">
        <w:t xml:space="preserve">ike </w:t>
      </w:r>
      <w:r w:rsidR="009E4F5F" w:rsidRPr="00262B1A">
        <w:rPr>
          <w:i/>
        </w:rPr>
        <w:t>chromatin regulator18</w:t>
      </w:r>
      <w:r w:rsidR="009E4F5F">
        <w:t xml:space="preserve"> </w:t>
      </w:r>
      <w:r w:rsidR="00A47A8C">
        <w:t xml:space="preserve">gene </w:t>
      </w:r>
      <w:r w:rsidR="009E4F5F">
        <w:t>(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5ECFF224" w:rsidR="008C22D3" w:rsidRPr="00E7352B" w:rsidRDefault="008C22D3" w:rsidP="0067252E">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2E4DCD">
        <w:t>ACA P2</w:t>
      </w:r>
      <w:r w:rsidR="005A49F6" w:rsidRPr="002E4DCD">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18603E">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B920A4">
        <w:fldChar w:fldCharType="separate"/>
      </w:r>
      <w:r w:rsidR="0018603E" w:rsidRPr="0018603E">
        <w:rPr>
          <w:noProof/>
        </w:rPr>
        <w:t>[59]</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18603E">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924AF7">
        <w:fldChar w:fldCharType="separate"/>
      </w:r>
      <w:r w:rsidR="0018603E" w:rsidRPr="0018603E">
        <w:rPr>
          <w:noProof/>
        </w:rPr>
        <w:t>[60]</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w:t>
      </w:r>
      <w:r w:rsidR="00A47A8C">
        <w:t xml:space="preserve"> putative</w:t>
      </w:r>
      <w:r>
        <w:t xml:space="preserve">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44D85816" w:rsidR="006E1DB2" w:rsidRDefault="00234CCE" w:rsidP="0067252E">
      <w:r>
        <w:t>Cadmium is well measured by ICP-MS</w:t>
      </w:r>
      <w:r w:rsidR="008C22D3">
        <w:t xml:space="preserve"> and affected by substantial genetic variance</w:t>
      </w:r>
      <w:r w:rsidR="001C2F18">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1C2F18">
        <w:fldChar w:fldCharType="separate"/>
      </w:r>
      <w:r w:rsidR="00EA432F" w:rsidRPr="00EA432F">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A76A79">
        <w:t>Table 4</w:t>
      </w:r>
      <w:r w:rsidR="00D911E2">
        <w:fldChar w:fldCharType="end"/>
      </w:r>
      <w:r w:rsidR="002A24C6">
        <w:t>)</w:t>
      </w:r>
      <w:r w:rsidR="008C22D3">
        <w:t xml:space="preserve">. Among these were the maize </w:t>
      </w:r>
      <w:r w:rsidR="008C22D3" w:rsidRPr="00262B1A">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18603E">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rsidR="00D319F4">
        <w:fldChar w:fldCharType="separate"/>
      </w:r>
      <w:r w:rsidR="0018603E" w:rsidRPr="0018603E">
        <w:rPr>
          <w:noProof/>
        </w:rPr>
        <w:t>[61]</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2E4DCD">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2E4DCD">
        <w:t>HKT1</w:t>
      </w:r>
      <w:r w:rsidR="000D3FBC">
        <w:fldChar w:fldCharType="begin" w:fldLock="1"/>
      </w:r>
      <w:r w:rsidR="0018603E">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rsidR="000D3FBC">
        <w:fldChar w:fldCharType="separate"/>
      </w:r>
      <w:r w:rsidR="0018603E" w:rsidRPr="0018603E">
        <w:rPr>
          <w:noProof/>
        </w:rPr>
        <w:t>[62]</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7" w:name="_Ref469995568"/>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28" w:name="_Ref487125611"/>
      <w:r>
        <w:t>Discussion</w:t>
      </w:r>
      <w:bookmarkEnd w:id="27"/>
      <w:bookmarkEnd w:id="28"/>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63225920"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A76A79">
        <w:t>Figure 6</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98614A5"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A76A79">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A76A79">
        <w:t>Table 4</w:t>
      </w:r>
      <w:r w:rsidR="002319EE">
        <w:fldChar w:fldCharType="end"/>
      </w:r>
      <w:r w:rsidR="002319EE">
        <w:t>)</w:t>
      </w:r>
      <w:r w:rsidR="00052FF5">
        <w:t>.</w:t>
      </w:r>
      <w:r w:rsidR="00E51BA9">
        <w:t xml:space="preserve"> </w:t>
      </w:r>
    </w:p>
    <w:p w14:paraId="7A2D313F" w14:textId="2127B15E" w:rsidR="00DF3C96" w:rsidRDefault="00DF3C96" w:rsidP="0067252E">
      <w:pPr>
        <w:pStyle w:val="Heading3"/>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r>
        <w:t>Camoco</w:t>
      </w:r>
      <w:r w:rsidR="000A3EDD">
        <w:t>-</w:t>
      </w:r>
      <w:r>
        <w:t xml:space="preserve">discovered </w:t>
      </w:r>
      <w:r w:rsidR="007D29CF">
        <w:t>gene sets</w:t>
      </w:r>
      <w:r>
        <w:t xml:space="preserve"> are as coherent as GO terms</w:t>
      </w:r>
    </w:p>
    <w:p w14:paraId="38A790EA" w14:textId="6B8E6E60"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A76A79">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0400A60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A76A79">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A76A79">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A76A79">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A76A79">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18A9887F"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A76A79">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FA38CD3"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A76A79">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A76A79">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A76A79">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A76A79">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29" w:name="_Ref463088833"/>
      <w:r>
        <w:t>Methods</w:t>
      </w:r>
      <w:bookmarkEnd w:id="29"/>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7D910CD"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A76A79">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A76A79">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63786"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A76A79">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A76A7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4A65C8E0" w:rsidR="00101EAA" w:rsidRPr="00456B26" w:rsidRDefault="00DF6622" w:rsidP="0067252E">
      <w:r>
        <w:fldChar w:fldCharType="begin"/>
      </w:r>
      <w:r>
        <w:instrText xml:space="preserve"> REF _Ref447013895 \h  \* MERGEFORMAT </w:instrText>
      </w:r>
      <w:r>
        <w:fldChar w:fldCharType="separate"/>
      </w:r>
      <w:r w:rsidR="00A76A79">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A76A79">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7F6B185"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14359C6D"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A76A79">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30" w:name="_Ref447101528"/>
      <w:r w:rsidRPr="0045686C">
        <w:rPr>
          <w:rFonts w:eastAsiaTheme="minorEastAsia"/>
        </w:rPr>
        <w:t>Eq.</w:t>
      </w:r>
      <w:r w:rsidR="00145345">
        <w:rPr>
          <w:rFonts w:eastAsiaTheme="minorEastAsia"/>
        </w:rPr>
        <w:t xml:space="preserve"> </w:t>
      </w:r>
      <w:r w:rsidRPr="0045686C">
        <w:rPr>
          <w:rFonts w:eastAsiaTheme="minorEastAsia"/>
        </w:rPr>
        <w:t>1</w:t>
      </w:r>
      <w:bookmarkEnd w:id="30"/>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31" w:name="_Ref447101545"/>
      <w:bookmarkStart w:id="32" w:name="_Ref464049667"/>
      <w:r>
        <w:t>Eq.</w:t>
      </w:r>
      <w:bookmarkEnd w:id="31"/>
      <w:r w:rsidR="00145345">
        <w:t xml:space="preserve"> </w:t>
      </w:r>
      <w:r w:rsidR="0020783F">
        <w:t>2</w:t>
      </w:r>
      <w:bookmarkEnd w:id="32"/>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33" w:name="_Ref447101563"/>
      <w:bookmarkStart w:id="34" w:name="_Ref464738379"/>
      <w:r w:rsidRPr="0045686C">
        <w:rPr>
          <w:rFonts w:eastAsiaTheme="minorEastAsia"/>
        </w:rPr>
        <w:t>Eq.</w:t>
      </w:r>
      <w:bookmarkEnd w:id="33"/>
      <w:r w:rsidR="00145345">
        <w:rPr>
          <w:rFonts w:eastAsiaTheme="minorEastAsia"/>
        </w:rPr>
        <w:t xml:space="preserve"> </w:t>
      </w:r>
      <w:r>
        <w:rPr>
          <w:rFonts w:eastAsiaTheme="minorEastAsia"/>
        </w:rPr>
        <w:t>3</w:t>
      </w:r>
      <w:bookmarkEnd w:id="34"/>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35" w:name="_Ref447101571"/>
      <w:r>
        <w:t>Eq.</w:t>
      </w:r>
      <w:r w:rsidR="000853EA">
        <w:t xml:space="preserve"> </w:t>
      </w:r>
      <w:r w:rsidR="00503064">
        <w:t>4</w:t>
      </w:r>
      <w:bookmarkEnd w:id="35"/>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36" w:name="_Ref484125232"/>
      <w:r>
        <w:t>Eq.</w:t>
      </w:r>
      <w:r w:rsidR="005936F2">
        <w:t xml:space="preserve"> 6</w:t>
      </w:r>
      <w:bookmarkEnd w:id="36"/>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37" w:name="_Ref458775441"/>
      <w:bookmarkStart w:id="38" w:name="_Ref484125256"/>
      <w:r>
        <w:t>Eq. 7</w:t>
      </w:r>
      <w:bookmarkEnd w:id="37"/>
      <w:bookmarkEnd w:id="38"/>
    </w:p>
    <w:p w14:paraId="4710FB8C" w14:textId="0A92A520" w:rsidR="005936F2" w:rsidRDefault="005936F2" w:rsidP="0067252E">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7252E">
      <w:pPr>
        <w:pStyle w:val="Heading3"/>
      </w:pPr>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bookmarkStart w:id="39" w:name="_GoBack"/>
      <w:bookmarkEnd w:id="39"/>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67A4E9D2" w14:textId="77777777" w:rsidR="006B33EA" w:rsidRDefault="005F2ACB" w:rsidP="0067252E">
      <w:pPr>
        <w:pStyle w:val="Heading1"/>
      </w:pPr>
      <w:r>
        <w:t>Supplementary Figures</w:t>
      </w:r>
    </w:p>
    <w:p w14:paraId="7969E5B2" w14:textId="6D65C267" w:rsidR="00DE6B75" w:rsidRPr="00DE6B75" w:rsidRDefault="00C45906" w:rsidP="0067252E">
      <w:pPr>
        <w:pStyle w:val="Heading2"/>
      </w:pPr>
      <w:bookmarkStart w:id="40" w:name="_Ref447013206"/>
      <w:r>
        <w:t xml:space="preserve">Supp. </w:t>
      </w:r>
      <w:r w:rsidR="00DB7771">
        <w:t>Fig</w:t>
      </w:r>
      <w:r w:rsidR="0077751E">
        <w:t xml:space="preserve">. </w:t>
      </w:r>
      <w:r>
        <w:t>1</w:t>
      </w:r>
      <w:bookmarkEnd w:id="40"/>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0A7BF976" w:rsidR="00DE6B75" w:rsidRPr="00DE6B75" w:rsidRDefault="00C45906" w:rsidP="0067252E">
      <w:pPr>
        <w:pStyle w:val="Heading2"/>
      </w:pPr>
      <w:bookmarkStart w:id="41" w:name="_Ref447013895"/>
      <w:r>
        <w:t xml:space="preserve">Supp. </w:t>
      </w:r>
      <w:r w:rsidR="00DB7771">
        <w:t>Fig</w:t>
      </w:r>
      <w:r w:rsidR="0077751E">
        <w:t>.</w:t>
      </w:r>
      <w:r>
        <w:t xml:space="preserve"> 2</w:t>
      </w:r>
      <w:bookmarkEnd w:id="41"/>
    </w:p>
    <w:p w14:paraId="302F6CD2" w14:textId="12E5730F" w:rsidR="00DB7771" w:rsidRPr="00DB7771" w:rsidRDefault="00DB7771" w:rsidP="0067252E">
      <w:pPr>
        <w:pStyle w:val="Heading3"/>
      </w:pPr>
      <w:r>
        <w:t xml:space="preserve">ZmSAM </w:t>
      </w:r>
      <w:r w:rsidR="00145345">
        <w:t>network heal</w:t>
      </w:r>
      <w:r>
        <w:t>th</w:t>
      </w:r>
    </w:p>
    <w:p w14:paraId="266E79F9" w14:textId="3868E3F7" w:rsidR="00DB7771" w:rsidRDefault="008F4971" w:rsidP="0067252E">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7252E"/>
    <w:p w14:paraId="3D7B4DED" w14:textId="6B7527EE" w:rsidR="00DE6B75" w:rsidRPr="00DE6B75" w:rsidRDefault="00C50EC2" w:rsidP="0067252E">
      <w:pPr>
        <w:pStyle w:val="Heading2"/>
      </w:pPr>
      <w:bookmarkStart w:id="42" w:name="_Ref447015478"/>
      <w:r>
        <w:t>Supp. Fig</w:t>
      </w:r>
      <w:r w:rsidR="00412AFA">
        <w:t>.</w:t>
      </w:r>
      <w:r>
        <w:t xml:space="preserve"> 3</w:t>
      </w:r>
      <w:bookmarkEnd w:id="42"/>
    </w:p>
    <w:p w14:paraId="2F6283B4" w14:textId="721D6F03" w:rsidR="00C50EC2" w:rsidRDefault="00C50EC2" w:rsidP="0067252E">
      <w:pPr>
        <w:pStyle w:val="Heading3"/>
      </w:pPr>
      <w:r>
        <w:t xml:space="preserve">ZmRoot </w:t>
      </w:r>
      <w:r w:rsidR="00145345">
        <w:t>network he</w:t>
      </w:r>
      <w:r>
        <w:t>alth</w:t>
      </w:r>
    </w:p>
    <w:p w14:paraId="71635074" w14:textId="62C8B11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7252E">
      <w:pPr>
        <w:pStyle w:val="Subtitle"/>
      </w:pPr>
    </w:p>
    <w:p w14:paraId="591EABF0" w14:textId="3233E756" w:rsidR="00BE7812" w:rsidRPr="00BE7812" w:rsidRDefault="0020050D" w:rsidP="0067252E">
      <w:pPr>
        <w:pStyle w:val="Heading2"/>
      </w:pPr>
      <w:bookmarkStart w:id="43" w:name="_Ref447187909"/>
      <w:r>
        <w:t>Supp. Fig. 4</w:t>
      </w:r>
      <w:bookmarkEnd w:id="43"/>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654C5C2F" w:rsidR="00D83E5D" w:rsidRPr="00D83E5D" w:rsidRDefault="002002F7" w:rsidP="0067252E">
      <w:pPr>
        <w:pStyle w:val="Heading2"/>
      </w:pPr>
      <w:bookmarkStart w:id="44" w:name="_Ref470857301"/>
      <w:r>
        <w:t>Supp. Fig. 5</w:t>
      </w:r>
      <w:bookmarkEnd w:id="44"/>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510031B6" w:rsidR="00803776" w:rsidRPr="00803776" w:rsidRDefault="00AC5717" w:rsidP="0067252E">
      <w:pPr>
        <w:pStyle w:val="Heading2"/>
      </w:pPr>
      <w:bookmarkStart w:id="45" w:name="_Ref481678956"/>
      <w:r>
        <w:t>Supp. Figure 6</w:t>
      </w:r>
      <w:bookmarkEnd w:id="45"/>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CD419B6" w14:textId="77777777" w:rsidR="005F2ACB" w:rsidRDefault="005F2ACB" w:rsidP="0067252E">
      <w:pPr>
        <w:pStyle w:val="Heading1"/>
      </w:pPr>
      <w:r>
        <w:t>Supplementary Tables</w:t>
      </w:r>
    </w:p>
    <w:p w14:paraId="1FEB41FF" w14:textId="77777777" w:rsidR="00247FEC" w:rsidRDefault="00247FEC" w:rsidP="0067252E">
      <w:pPr>
        <w:pStyle w:val="Heading2"/>
      </w:pPr>
      <w:bookmarkStart w:id="46" w:name="_Ref479246505"/>
      <w:r>
        <w:t>Supp. Table 1</w:t>
      </w:r>
      <w:bookmarkEnd w:id="46"/>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67252E">
      <w:pPr>
        <w:pStyle w:val="Heading2"/>
      </w:pPr>
      <w:bookmarkStart w:id="47" w:name="_Ref483825641"/>
      <w:r>
        <w:t>Supp. Table 2</w:t>
      </w:r>
      <w:bookmarkEnd w:id="47"/>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67252E">
      <w:pPr>
        <w:pStyle w:val="Heading2"/>
      </w:pPr>
      <w:bookmarkStart w:id="48" w:name="_Ref494793753"/>
      <w:r>
        <w:t>Supp. Table 3</w:t>
      </w:r>
      <w:bookmarkEnd w:id="48"/>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67252E">
      <w:pPr>
        <w:pStyle w:val="Heading2"/>
      </w:pPr>
      <w:bookmarkStart w:id="49" w:name="_Ref479248756"/>
      <w:r>
        <w:t>Supp. Table</w:t>
      </w:r>
      <w:r w:rsidR="00415A2E">
        <w:t xml:space="preserve"> 4</w:t>
      </w:r>
      <w:bookmarkEnd w:id="49"/>
    </w:p>
    <w:p w14:paraId="44CF6947" w14:textId="10082D5B" w:rsidR="00573EC0" w:rsidRDefault="00573EC0" w:rsidP="0067252E">
      <w:pPr>
        <w:pStyle w:val="Heading3"/>
      </w:pPr>
      <w:r>
        <w:t>Network signal of GO terms with various levels of MCR/FCR</w:t>
      </w:r>
    </w:p>
    <w:p w14:paraId="6406A840" w14:textId="71BB4297"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A76A79">
        <w:t>Figure 5</w:t>
      </w:r>
      <w:r w:rsidR="00B74EB9" w:rsidRPr="00256622">
        <w:fldChar w:fldCharType="end"/>
      </w:r>
      <w:r w:rsidR="00B74EB9" w:rsidRPr="00256622">
        <w:t>)</w:t>
      </w:r>
      <w:r w:rsidR="00193BFA" w:rsidRPr="00256622">
        <w:t>.</w:t>
      </w:r>
    </w:p>
    <w:p w14:paraId="6E7188D2" w14:textId="5C0643A1" w:rsidR="00301559" w:rsidRDefault="002D35B0" w:rsidP="0067252E">
      <w:pPr>
        <w:pStyle w:val="Heading2"/>
      </w:pPr>
      <w:bookmarkStart w:id="50" w:name="_Ref479162360"/>
      <w:bookmarkStart w:id="51" w:name="_Ref479250924"/>
      <w:r>
        <w:t>Supp. Table</w:t>
      </w:r>
      <w:r w:rsidR="00D419A5">
        <w:t xml:space="preserve"> 5</w:t>
      </w:r>
      <w:bookmarkEnd w:id="50"/>
      <w:bookmarkEnd w:id="51"/>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681B4803"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A76A79" w:rsidRPr="0045686C">
        <w:t>Eq.</w:t>
      </w:r>
      <w:r w:rsidR="00A76A79">
        <w:t xml:space="preserve"> 3</w:t>
      </w:r>
      <w:r>
        <w:fldChar w:fldCharType="end"/>
      </w:r>
      <w:r>
        <w:t>) or locality (</w:t>
      </w:r>
      <w:r>
        <w:fldChar w:fldCharType="begin"/>
      </w:r>
      <w:r>
        <w:instrText xml:space="preserve"> REF _Ref447101571 \h  \* MERGEFORMAT </w:instrText>
      </w:r>
      <w:r>
        <w:fldChar w:fldCharType="separate"/>
      </w:r>
      <w:r w:rsidR="00A76A79">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67252E">
      <w:pPr>
        <w:pStyle w:val="Heading2"/>
      </w:pPr>
      <w:bookmarkStart w:id="52" w:name="_Ref480187199"/>
      <w:r>
        <w:t>Supp. Table</w:t>
      </w:r>
      <w:r w:rsidR="00D419A5">
        <w:t xml:space="preserve"> 6</w:t>
      </w:r>
      <w:bookmarkEnd w:id="52"/>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67252E">
      <w:pPr>
        <w:pStyle w:val="Heading2"/>
      </w:pPr>
      <w:bookmarkStart w:id="53" w:name="_Ref486516422"/>
      <w:r>
        <w:t>Supp. Table</w:t>
      </w:r>
      <w:r w:rsidR="00D419A5">
        <w:t xml:space="preserve"> 7</w:t>
      </w:r>
      <w:bookmarkEnd w:id="53"/>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67252E">
      <w:pPr>
        <w:pStyle w:val="Heading2"/>
      </w:pPr>
      <w:bookmarkStart w:id="54" w:name="_Ref486581168"/>
      <w:r>
        <w:t>Supp. Table</w:t>
      </w:r>
      <w:r w:rsidR="00D419A5">
        <w:t xml:space="preserve"> 8</w:t>
      </w:r>
      <w:bookmarkEnd w:id="54"/>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67252E">
      <w:pPr>
        <w:pStyle w:val="Heading2"/>
      </w:pPr>
      <w:bookmarkStart w:id="55" w:name="_Ref479316734"/>
      <w:bookmarkStart w:id="56" w:name="_Ref486000980"/>
      <w:r>
        <w:t>Supp. Table</w:t>
      </w:r>
      <w:r w:rsidR="00D419A5">
        <w:t xml:space="preserve"> 9</w:t>
      </w:r>
      <w:bookmarkEnd w:id="55"/>
      <w:bookmarkEnd w:id="56"/>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67252E">
      <w:pPr>
        <w:pStyle w:val="Heading2"/>
      </w:pPr>
      <w:bookmarkStart w:id="57" w:name="_Ref481755630"/>
      <w:bookmarkStart w:id="58" w:name="_Ref483912443"/>
      <w:bookmarkStart w:id="59" w:name="_Ref486581620"/>
      <w:r>
        <w:t>Supp. Table</w:t>
      </w:r>
      <w:r w:rsidR="00D419A5">
        <w:t xml:space="preserve"> 10</w:t>
      </w:r>
      <w:bookmarkEnd w:id="57"/>
      <w:bookmarkEnd w:id="58"/>
      <w:bookmarkEnd w:id="59"/>
    </w:p>
    <w:p w14:paraId="432A3CED" w14:textId="7F12F051" w:rsidR="009C78B5" w:rsidRDefault="009C78B5" w:rsidP="0067252E">
      <w:pPr>
        <w:pStyle w:val="Heading3"/>
      </w:pPr>
      <w:r>
        <w:t xml:space="preserve">HPO plus neighbors </w:t>
      </w:r>
      <w:r w:rsidR="00566BF8">
        <w:t>gene ontology enri</w:t>
      </w:r>
      <w:r>
        <w:t>chment</w:t>
      </w:r>
    </w:p>
    <w:p w14:paraId="595BBE78" w14:textId="2C5BE693" w:rsidR="009C78B5" w:rsidRPr="009C78B5" w:rsidRDefault="00515562" w:rsidP="0067252E">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sectPr w:rsidR="009C78B5" w:rsidRPr="009C78B5" w:rsidSect="00E26B1C">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4B19AA" w:rsidRDefault="004B19AA" w:rsidP="006804EA">
      <w:r>
        <w:separator/>
      </w:r>
    </w:p>
  </w:endnote>
  <w:endnote w:type="continuationSeparator" w:id="0">
    <w:p w14:paraId="3B6FA9CD" w14:textId="77777777" w:rsidR="004B19AA" w:rsidRDefault="004B19AA" w:rsidP="006804EA">
      <w:r>
        <w:continuationSeparator/>
      </w:r>
    </w:p>
  </w:endnote>
  <w:endnote w:type="continuationNotice" w:id="1">
    <w:p w14:paraId="24489B62" w14:textId="77777777" w:rsidR="004B19AA" w:rsidRDefault="004B19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DF4234F" w:rsidR="004B19AA" w:rsidRDefault="004B19AA" w:rsidP="006804EA">
        <w:pPr>
          <w:pStyle w:val="Footer"/>
        </w:pPr>
        <w:r>
          <w:fldChar w:fldCharType="begin"/>
        </w:r>
        <w:r w:rsidRPr="006A5509">
          <w:instrText xml:space="preserve"> PAGE   \* MERGEFORMAT </w:instrText>
        </w:r>
        <w:r>
          <w:fldChar w:fldCharType="separate"/>
        </w:r>
        <w:r w:rsidR="0049653C">
          <w:rPr>
            <w:noProof/>
          </w:rPr>
          <w:t>51</w:t>
        </w:r>
        <w:r>
          <w:rPr>
            <w:noProof/>
          </w:rPr>
          <w:fldChar w:fldCharType="end"/>
        </w:r>
      </w:p>
    </w:sdtContent>
  </w:sdt>
  <w:p w14:paraId="1B93D360" w14:textId="77777777" w:rsidR="004B19AA" w:rsidRDefault="004B19AA"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4B19AA" w:rsidRDefault="004B19AA" w:rsidP="006804EA">
      <w:r>
        <w:separator/>
      </w:r>
    </w:p>
  </w:footnote>
  <w:footnote w:type="continuationSeparator" w:id="0">
    <w:p w14:paraId="36504591" w14:textId="77777777" w:rsidR="004B19AA" w:rsidRDefault="004B19AA" w:rsidP="006804EA">
      <w:r>
        <w:continuationSeparator/>
      </w:r>
    </w:p>
  </w:footnote>
  <w:footnote w:type="continuationNotice" w:id="1">
    <w:p w14:paraId="77F394E9" w14:textId="77777777" w:rsidR="004B19AA" w:rsidRDefault="004B19A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4B19AA" w:rsidRDefault="004B19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7"/>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49D2"/>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27B"/>
    <w:rsid w:val="00B036E6"/>
    <w:rsid w:val="00B03A6B"/>
    <w:rsid w:val="00B04002"/>
    <w:rsid w:val="00B04755"/>
    <w:rsid w:val="00B047D5"/>
    <w:rsid w:val="00B04AC8"/>
    <w:rsid w:val="00B05C04"/>
    <w:rsid w:val="00B05FEE"/>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7B"/>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E8F"/>
    <w:rsid w:val="00D07F11"/>
    <w:rsid w:val="00D101B6"/>
    <w:rsid w:val="00D107E9"/>
    <w:rsid w:val="00D1105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198"/>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package" Target="embeddings/Microsoft_Excel_Worksheet1.xlsx"/><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image" Target="media/image2.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24" Type="http://schemas.openxmlformats.org/officeDocument/2006/relationships/package" Target="embeddings/Microsoft_Excel_Worksheet4.xlsx"/><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hyperlink" Target="mailto:jeffe174@umn.edu" TargetMode="External"/><Relationship Id="rId19" Type="http://schemas.openxmlformats.org/officeDocument/2006/relationships/image" Target="media/image3.em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 Id="rId22" Type="http://schemas.openxmlformats.org/officeDocument/2006/relationships/package" Target="embeddings/Microsoft_Excel_Worksheet3.xls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262C8-9996-4214-AB0D-F98B7BEBE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2</TotalTime>
  <Pages>65</Pages>
  <Words>69752</Words>
  <Characters>397593</Characters>
  <Application>Microsoft Office Word</Application>
  <DocSecurity>0</DocSecurity>
  <Lines>3313</Lines>
  <Paragraphs>93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69</cp:revision>
  <cp:lastPrinted>2017-11-17T23:34:00Z</cp:lastPrinted>
  <dcterms:created xsi:type="dcterms:W3CDTF">2017-11-13T20:37:00Z</dcterms:created>
  <dcterms:modified xsi:type="dcterms:W3CDTF">2017-11-3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